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6C471B7" w14:textId="5DBD4B18" w:rsidR="001916BD" w:rsidRDefault="00EA7F2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E</w:t>
      </w:r>
      <w:r w:rsidR="001916BD">
        <w:rPr>
          <w:rFonts w:ascii="Arial" w:hAnsi="Arial" w:cs="Arial"/>
          <w:sz w:val="24"/>
          <w:szCs w:val="24"/>
        </w:rPr>
        <w:t>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6BB7EDC8" w:rsidR="0049447C" w:rsidRDefault="006838F9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Parking App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07D9FAAE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838F9">
        <w:rPr>
          <w:rFonts w:ascii="Arial" w:hAnsi="Arial" w:cs="Arial"/>
          <w:sz w:val="24"/>
          <w:szCs w:val="24"/>
        </w:rPr>
        <w:t>7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012AF4D3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</w:t>
      </w:r>
      <w:r w:rsidR="00EA7F22">
        <w:rPr>
          <w:rFonts w:cs="Arial"/>
        </w:rPr>
        <w:t>ra alcançar uma vaga desejada</w:t>
      </w:r>
      <w:r w:rsidR="00753EEA">
        <w:rPr>
          <w:rFonts w:cs="Arial"/>
        </w:rPr>
        <w:t>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655F3923" w:rsidR="00E56ADD" w:rsidRPr="00EA7F22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 w:rsidR="00EA7F22">
        <w:rPr>
          <w:rFonts w:cs="Arial"/>
        </w:rPr>
        <w:t>I</w:t>
      </w:r>
      <w:r>
        <w:rPr>
          <w:rFonts w:cs="Arial"/>
        </w:rPr>
        <w:t xml:space="preserve">mplementar um aplicativo Android para auxiliar em vagas de estacionamento. </w:t>
      </w:r>
      <w:r w:rsidR="00EA7F22">
        <w:rPr>
          <w:rFonts w:cs="Arial"/>
        </w:rPr>
        <w:t>L</w:t>
      </w:r>
      <w:r>
        <w:rPr>
          <w:rFonts w:cs="Arial"/>
        </w:rPr>
        <w:t xml:space="preserve">ocalizar a posição atual do indivíduo, determinar se uma vaga está ocupada ou não, reservar e indicar o caminho para a vaga de estacionamento, armazenar a posição na qual o veículo foi estacionado. </w:t>
      </w:r>
      <w:r w:rsidR="00EA7F22">
        <w:rPr>
          <w:rFonts w:cs="Arial"/>
          <w:b/>
        </w:rPr>
        <w:t>Não é um objetivo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111FD7F9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0DAD2049" w14:textId="7DB6D72D" w:rsidR="00EA7F22" w:rsidRPr="00EA7F22" w:rsidRDefault="00EA7F22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Não é objetivo, isso é restrição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0FE19D43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</w:t>
      </w:r>
      <w:r w:rsidR="00EA7F22">
        <w:rPr>
          <w:rFonts w:cs="Arial"/>
        </w:rPr>
        <w:t xml:space="preserve"> </w:t>
      </w:r>
      <w:r>
        <w:rPr>
          <w:rFonts w:cs="Arial"/>
        </w:rPr>
        <w:t>RJ. O serviço mostra em um mapa da região em que o usuário deseja estacionar o seu carro. Uma linha contendo faixas de cores indica a facilidade de se encontrar uma vaga na região.</w:t>
      </w:r>
    </w:p>
    <w:p w14:paraId="63E59AE9" w14:textId="65919D26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mesmo no asfalto, para detectar os espaços e vagas disponíveis. Informações como vagas, tipo de vaga e pr</w:t>
      </w:r>
      <w:r w:rsidR="00EA7F22">
        <w:rPr>
          <w:rFonts w:cs="Arial"/>
        </w:rPr>
        <w:t>eço por hora são informadas</w:t>
      </w:r>
      <w:r>
        <w:rPr>
          <w:rFonts w:cs="Arial"/>
        </w:rPr>
        <w:t xml:space="preserve"> para o usuário.</w:t>
      </w:r>
    </w:p>
    <w:p w14:paraId="18E65642" w14:textId="0FB2BC27" w:rsid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lastRenderedPageBreak/>
        <w:t>A Prossiga, empresa de software e automação para estacionamentos, possui um software gerenciador de garagens que faz uso de diversos tipos de sensores instalados sob as vagas. O sistema é capaz de informar vagas livre</w:t>
      </w:r>
      <w:r w:rsidR="00EA7F22">
        <w:rPr>
          <w:rFonts w:cs="Arial"/>
        </w:rPr>
        <w:t>s</w:t>
      </w:r>
      <w:r>
        <w:rPr>
          <w:rFonts w:cs="Arial"/>
        </w:rPr>
        <w:t xml:space="preserve"> e ocupadas, bem como </w:t>
      </w:r>
      <w:r w:rsidRPr="00EA7F22">
        <w:rPr>
          <w:rFonts w:cs="Arial"/>
          <w:b/>
        </w:rPr>
        <w:t>controlar a maneira com que os veículos ocupam as vagas</w:t>
      </w:r>
      <w:r w:rsidR="00EA7F22">
        <w:rPr>
          <w:rFonts w:cs="Arial"/>
        </w:rPr>
        <w:t>(???)</w:t>
      </w:r>
      <w:r>
        <w:rPr>
          <w:rFonts w:cs="Arial"/>
        </w:rPr>
        <w:t xml:space="preserve">. Ele é capaz também de sugerir maneiras de economizar energia desligando a iluminação em locais não utilizados da garagem. </w:t>
      </w:r>
      <w:r w:rsidRPr="00EA7F22">
        <w:rPr>
          <w:rFonts w:cs="Arial"/>
          <w:b/>
        </w:rPr>
        <w:t>O ponto negativo</w:t>
      </w:r>
      <w:r>
        <w:rPr>
          <w:rFonts w:cs="Arial"/>
        </w:rPr>
        <w:t xml:space="preserve"> </w:t>
      </w:r>
      <w:r w:rsidR="00EA7F22">
        <w:rPr>
          <w:rFonts w:cs="Arial"/>
        </w:rPr>
        <w:t xml:space="preserve">(Pq negativo?) </w:t>
      </w:r>
      <w:r>
        <w:rPr>
          <w:rFonts w:cs="Arial"/>
        </w:rPr>
        <w:t>desta tecnologia é que ela está disponível apenas para o responsável do prédio.</w:t>
      </w:r>
    </w:p>
    <w:p w14:paraId="54D9D011" w14:textId="4C77EDC7" w:rsidR="00802777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auto"/>
          <w:spacing w:val="-5"/>
          <w:shd w:val="clear" w:color="auto" w:fill="FFFFFF"/>
        </w:rPr>
      </w:pPr>
      <w:r>
        <w:rPr>
          <w:rFonts w:cs="Arial"/>
          <w:color w:val="auto"/>
        </w:rPr>
        <w:t>A estância turística de Á</w:t>
      </w:r>
      <w:r w:rsidR="00802777" w:rsidRPr="000B1922">
        <w:rPr>
          <w:rFonts w:cs="Arial"/>
          <w:color w:val="auto"/>
        </w:rPr>
        <w:t xml:space="preserve">guas de São Pedro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>oferece 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 população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a opção de checar em tempo real a disponib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ilidade de vagas através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de um aplicativo. O projeto p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rte de uma parceria com uma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multinacional de telefonia que usa a </w:t>
      </w:r>
      <w:r w:rsidR="00802777" w:rsidRPr="00EA7F22">
        <w:rPr>
          <w:rFonts w:cs="Arial"/>
          <w:b/>
          <w:color w:val="auto"/>
          <w:spacing w:val="-5"/>
          <w:shd w:val="clear" w:color="auto" w:fill="FFFFFF"/>
        </w:rPr>
        <w:t>pequena estância hid</w:t>
      </w:r>
      <w:r w:rsidR="000B1922" w:rsidRPr="00EA7F22">
        <w:rPr>
          <w:rFonts w:cs="Arial"/>
          <w:b/>
          <w:color w:val="auto"/>
          <w:spacing w:val="-5"/>
          <w:shd w:val="clear" w:color="auto" w:fill="FFFFFF"/>
        </w:rPr>
        <w:t>romineral</w:t>
      </w:r>
      <w:r>
        <w:rPr>
          <w:rFonts w:cs="Arial"/>
          <w:color w:val="auto"/>
          <w:spacing w:val="-5"/>
          <w:shd w:val="clear" w:color="auto" w:fill="FFFFFF"/>
        </w:rPr>
        <w:t>(Que?)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. Além de ser um projeto gratuito para desen</w:t>
      </w:r>
      <w:r w:rsidR="000B1922">
        <w:rPr>
          <w:rFonts w:cs="Arial"/>
          <w:color w:val="auto"/>
          <w:spacing w:val="-5"/>
          <w:shd w:val="clear" w:color="auto" w:fill="FFFFFF"/>
        </w:rPr>
        <w:t>volvimento de novas tecnologias possui um outro caráter com um viés ecológico visando a diminuição de gases sendo lançados na atmosfera através da diminuição de automóveis nas ruas.</w:t>
      </w:r>
    </w:p>
    <w:p w14:paraId="7DE5F9A9" w14:textId="343E03ED" w:rsidR="00EA7F22" w:rsidRPr="00EA7F22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auto"/>
        </w:rPr>
      </w:pPr>
      <w:r>
        <w:rPr>
          <w:rFonts w:cs="Arial"/>
          <w:b/>
          <w:color w:val="auto"/>
        </w:rPr>
        <w:t>Separar em sub tópicos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16B39E76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0154364B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072971D" w14:textId="4C201BA3" w:rsidR="006838F9" w:rsidRDefault="006838F9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solução deve permitir:</w:t>
      </w:r>
    </w:p>
    <w:p w14:paraId="74391985" w14:textId="77777777" w:rsidR="00D623D6" w:rsidRDefault="006838F9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dastrar usuários</w:t>
      </w:r>
      <w:r w:rsidR="00D623D6">
        <w:rPr>
          <w:rFonts w:cs="Arial"/>
        </w:rPr>
        <w:t xml:space="preserve"> </w:t>
      </w:r>
    </w:p>
    <w:p w14:paraId="438122C8" w14:textId="03C35097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Cadastrar</w:t>
      </w:r>
      <w:r w:rsidR="006838F9">
        <w:rPr>
          <w:rFonts w:cs="Arial"/>
        </w:rPr>
        <w:t xml:space="preserve"> estacionamentos com vagas e rotas</w:t>
      </w:r>
      <w:r>
        <w:rPr>
          <w:rFonts w:cs="Arial"/>
        </w:rPr>
        <w:t>, bem como editar um estacionamento e suas vagas e rotas</w:t>
      </w:r>
    </w:p>
    <w:p w14:paraId="6058DD8B" w14:textId="3C64BB2F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o usuário</w:t>
      </w:r>
      <w:r w:rsidR="0029312C">
        <w:rPr>
          <w:rFonts w:cs="Arial"/>
        </w:rPr>
        <w:t>,</w:t>
      </w:r>
      <w:r>
        <w:rPr>
          <w:rFonts w:cs="Arial"/>
        </w:rPr>
        <w:t xml:space="preserve"> escolher</w:t>
      </w:r>
      <w:r w:rsidR="006838F9">
        <w:rPr>
          <w:rFonts w:cs="Arial"/>
        </w:rPr>
        <w:t xml:space="preserve"> um estacionamento desejado</w:t>
      </w:r>
      <w:r w:rsidR="0029312C">
        <w:rPr>
          <w:rFonts w:cs="Arial"/>
        </w:rPr>
        <w:t>, bem c</w:t>
      </w:r>
      <w:r w:rsidR="006838F9">
        <w:rPr>
          <w:rFonts w:cs="Arial"/>
        </w:rPr>
        <w:t>omo uma vaga dentro desse estacionamento</w:t>
      </w:r>
    </w:p>
    <w:p w14:paraId="64A38646" w14:textId="062ACA10" w:rsidR="006838F9" w:rsidRDefault="006838F9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a seleção de um estacionamento e vaga, traçar uma rota entre o usuário e o estacionamento</w:t>
      </w:r>
    </w:p>
    <w:p w14:paraId="50D13D55" w14:textId="2E43408D" w:rsidR="006838F9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o usuário chegar ao estacionamento, traçar uma rota entre o usuário e a vaga</w:t>
      </w:r>
    </w:p>
    <w:p w14:paraId="7D3730D6" w14:textId="1C3A7EF0" w:rsidR="0029312C" w:rsidRPr="0029312C" w:rsidRDefault="00FB7AC0" w:rsidP="00FB7AC0">
      <w:pPr>
        <w:pStyle w:val="Palavras-chave"/>
        <w:numPr>
          <w:ilvl w:val="1"/>
          <w:numId w:val="4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lastRenderedPageBreak/>
        <w:t>Caso algum outro veículo estacione na vaga original antes do usuário, automaticamente escolher outra vaga mais próxima da original no mesmo estacionamento</w:t>
      </w:r>
    </w:p>
    <w:p w14:paraId="43805B81" w14:textId="37D27453" w:rsidR="00D623D6" w:rsidRDefault="00D623D6" w:rsidP="006838F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</w:rPr>
      </w:pPr>
      <w:r>
        <w:rPr>
          <w:rFonts w:cs="Arial"/>
        </w:rPr>
        <w:t>Após o usuário chegar à vaga, não permitir que outros usuários escolham a vaga ocupada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03D2C5BA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</w:p>
    <w:p w14:paraId="4714DFEE" w14:textId="1297BD38" w:rsidR="00530221" w:rsidRDefault="00530221" w:rsidP="00530221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</w:rPr>
        <w:tab/>
        <w:t>Bem basicamente para que seja possível realizar esse projeto será necessário realizar a divisão das tarefas dentro do trabalho, assim diminuindo a carga de trabalho de todos os membros do grupo e fazendo com que os integrantes do grupo possam se forcar em apenas algumas atividades especificas. Além disso deve-se procurar auxilio com os professores presentes na universidade para que possam dar sua opinião para o desenvolvimento do projeto. Com relação aos problemas o ideal é que o membro do grupo que está com problemas em uma atividade especifica ele repasse essa informação para os demais membros e assim se algum membro conseguir auxilia-lo que assim seja feito, caso ninguém do grupo possa ir ao encontro do companheiro que está com dificuldades procurar as soluções através de pesquisas  em fóruns, livros, manuais  e se mesmo assim não for suficiente ir em  busca de ajuda com professores ou outro</w:t>
      </w:r>
      <w:r w:rsidR="00141A98">
        <w:rPr>
          <w:rFonts w:cs="Arial"/>
        </w:rPr>
        <w:t>s</w:t>
      </w:r>
      <w:r>
        <w:rPr>
          <w:rFonts w:cs="Arial"/>
        </w:rPr>
        <w:t xml:space="preserve"> colegas que não pertencem ao grupo para </w:t>
      </w:r>
      <w:r w:rsidR="00141A98">
        <w:rPr>
          <w:rFonts w:cs="Arial"/>
        </w:rPr>
        <w:t>tentar solucionar os problemas ou então trocar a tecnologia que está sendo usada para que a atividade possa ser realizada.</w:t>
      </w:r>
      <w:bookmarkStart w:id="0" w:name="_GoBack"/>
      <w:bookmarkEnd w:id="0"/>
    </w:p>
    <w:p w14:paraId="2DB0B8C3" w14:textId="169A5165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FB7AC0">
        <w:rPr>
          <w:rFonts w:cs="Arial"/>
          <w:b/>
        </w:rPr>
        <w:t>Resultados</w:t>
      </w:r>
      <w:r>
        <w:rPr>
          <w:rFonts w:cs="Arial"/>
          <w:b/>
        </w:rPr>
        <w:t xml:space="preserve"> 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4AF61A95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5E66A716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78A14EA3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t>8 Bibliografia</w:t>
      </w:r>
      <w:r w:rsidR="00FB7AC0">
        <w:rPr>
          <w:rFonts w:cs="Arial"/>
          <w:b/>
        </w:rPr>
        <w:t xml:space="preserve"> (tá formatado no padrão da utf?)</w:t>
      </w:r>
    </w:p>
    <w:p w14:paraId="53E8C635" w14:textId="15D9B654" w:rsid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1FC49D10" w14:textId="4824E62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2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>G1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Google Maps ganha recurso para mostrar onde é fácil estacionar no Brasil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>Globo, Agosto de 2017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g1.globo.com/tecnologia/noticia/google-maps-ganha-recurso-para-</w:t>
      </w:r>
      <w:r w:rsidRPr="00F82FE6">
        <w:rPr>
          <w:rFonts w:ascii="Arial" w:hAnsi="Arial" w:cs="Arial"/>
          <w:noProof/>
          <w:sz w:val="24"/>
          <w:szCs w:val="24"/>
        </w:rPr>
        <w:lastRenderedPageBreak/>
        <w:t>mostrar-onde-e-facil-estacionar-no-brasil.g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03B63A3B" w14:textId="5AEEE4A3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3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>
        <w:rPr>
          <w:rFonts w:ascii="Arial" w:hAnsi="Arial" w:cs="Arial"/>
          <w:noProof/>
          <w:sz w:val="24"/>
          <w:szCs w:val="24"/>
        </w:rPr>
        <w:t>CONTROLE INTELIGENTE DE VAGAS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S/D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 xml:space="preserve">http://www.prosiga.com.br/controle-inteligente/ 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1DB6EDE4" w14:textId="0D05AEC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4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REDAÇÃO AB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Bosch cria sistema que acha vagas de estacionamento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AUTOMOTIVE BUSINESS, </w:t>
      </w:r>
      <w:r>
        <w:rPr>
          <w:rFonts w:ascii="Arial" w:hAnsi="Arial" w:cs="Arial"/>
          <w:iCs/>
          <w:noProof/>
          <w:sz w:val="24"/>
          <w:szCs w:val="24"/>
        </w:rPr>
        <w:t>Outubro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 de </w:t>
      </w:r>
      <w:r>
        <w:rPr>
          <w:rFonts w:ascii="Arial" w:hAnsi="Arial" w:cs="Arial"/>
          <w:iCs/>
          <w:noProof/>
          <w:sz w:val="24"/>
          <w:szCs w:val="24"/>
        </w:rPr>
        <w:t>2015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www.automotivebusiness.com.br/noticia/22924/bosch-cria-sistema-que-acha-vagas-de-estacionamento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48F59898" w14:textId="269BDDB9" w:rsidR="00A466A1" w:rsidRDefault="00A466A1" w:rsidP="00A466A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[5]</w:t>
      </w:r>
      <w:r>
        <w:rPr>
          <w:rFonts w:ascii="Arial" w:hAnsi="Arial" w:cs="Arial"/>
          <w:noProof/>
          <w:sz w:val="24"/>
          <w:szCs w:val="24"/>
        </w:rPr>
        <w:tab/>
        <w:t>G1, " ESTACIONAMENTO INTELIGENTE NA ESTANCIA TURISTICA DE AGUAS DE SÃO PEDRO</w:t>
      </w:r>
      <w:r w:rsidR="00B20B1B">
        <w:rPr>
          <w:rFonts w:ascii="Arial" w:hAnsi="Arial" w:cs="Arial"/>
          <w:noProof/>
          <w:sz w:val="24"/>
          <w:szCs w:val="24"/>
        </w:rPr>
        <w:t>".</w:t>
      </w:r>
      <w:r>
        <w:rPr>
          <w:rFonts w:ascii="Arial" w:hAnsi="Arial" w:cs="Arial"/>
          <w:noProof/>
          <w:sz w:val="24"/>
          <w:szCs w:val="24"/>
        </w:rPr>
        <w:t xml:space="preserve"> </w:t>
      </w:r>
    </w:p>
    <w:p w14:paraId="6565D62D" w14:textId="72F1E7D5" w:rsidR="00A466A1" w:rsidRDefault="00B20B1B" w:rsidP="00A466A1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Disponivel em : </w:t>
      </w:r>
      <w:r w:rsidR="00A466A1">
        <w:rPr>
          <w:rFonts w:ascii="Arial" w:hAnsi="Arial" w:cs="Arial"/>
          <w:noProof/>
          <w:sz w:val="24"/>
          <w:szCs w:val="24"/>
        </w:rPr>
        <w:t>&lt;</w:t>
      </w:r>
      <w:r w:rsidR="00A466A1" w:rsidRPr="00A466A1">
        <w:rPr>
          <w:rFonts w:ascii="Arial" w:hAnsi="Arial" w:cs="Arial"/>
          <w:noProof/>
          <w:sz w:val="24"/>
          <w:szCs w:val="24"/>
        </w:rPr>
        <w:t>http://g1.globo.com/sp/piracicaba-regiao/noticia/2014/11/estacionamento-inteligente-mostra-vagas-desocupadas-por-aplicativo-guasdesaopedro.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6E7A28AF" w14:textId="77777777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</w:p>
    <w:p w14:paraId="54CA3DDC" w14:textId="77777777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</w:p>
    <w:p w14:paraId="2DF0222A" w14:textId="6DB412F6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>
        <w:rPr>
          <w:rFonts w:cs="Arial"/>
          <w:b/>
        </w:rPr>
        <w:fldChar w:fldCharType="end"/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F8A960" w14:textId="77777777" w:rsidR="001F65DB" w:rsidRDefault="001F65DB" w:rsidP="006A27E6">
      <w:pPr>
        <w:spacing w:after="0" w:line="240" w:lineRule="auto"/>
      </w:pPr>
      <w:r>
        <w:separator/>
      </w:r>
    </w:p>
  </w:endnote>
  <w:endnote w:type="continuationSeparator" w:id="0">
    <w:p w14:paraId="0980E075" w14:textId="77777777" w:rsidR="001F65DB" w:rsidRDefault="001F65DB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17606F3" w14:textId="77777777" w:rsidR="001F65DB" w:rsidRDefault="001F65DB" w:rsidP="006A27E6">
      <w:pPr>
        <w:spacing w:after="0" w:line="240" w:lineRule="auto"/>
      </w:pPr>
      <w:r>
        <w:separator/>
      </w:r>
    </w:p>
  </w:footnote>
  <w:footnote w:type="continuationSeparator" w:id="0">
    <w:p w14:paraId="4BAC7727" w14:textId="77777777" w:rsidR="001F65DB" w:rsidRDefault="001F65DB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D11DCE"/>
    <w:multiLevelType w:val="hybridMultilevel"/>
    <w:tmpl w:val="689CBCDE"/>
    <w:lvl w:ilvl="0" w:tplc="0F3EFADE">
      <w:start w:val="1"/>
      <w:numFmt w:val="decimal"/>
      <w:lvlText w:val="%1)"/>
      <w:lvlJc w:val="left"/>
      <w:pPr>
        <w:ind w:left="1854" w:hanging="360"/>
      </w:pPr>
      <w:rPr>
        <w:rFonts w:hint="default"/>
        <w:b/>
        <w:i/>
      </w:rPr>
    </w:lvl>
    <w:lvl w:ilvl="1" w:tplc="223A61D6">
      <w:start w:val="1"/>
      <w:numFmt w:val="decimal"/>
      <w:lvlText w:val="%2)"/>
      <w:lvlJc w:val="left"/>
      <w:pPr>
        <w:ind w:left="2574" w:hanging="360"/>
      </w:pPr>
      <w:rPr>
        <w:rFonts w:hint="default"/>
        <w:b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" w15:restartNumberingAfterBreak="0">
    <w:nsid w:val="230119A2"/>
    <w:multiLevelType w:val="multilevel"/>
    <w:tmpl w:val="C4C0AFA2"/>
    <w:lvl w:ilvl="0">
      <w:start w:val="5"/>
      <w:numFmt w:val="decimal"/>
      <w:lvlText w:val="%1."/>
      <w:lvlJc w:val="left"/>
      <w:pPr>
        <w:ind w:left="405" w:hanging="405"/>
      </w:pPr>
      <w:rPr>
        <w:rFonts w:hint="default"/>
        <w:b/>
      </w:rPr>
    </w:lvl>
    <w:lvl w:ilvl="1">
      <w:start w:val="1"/>
      <w:numFmt w:val="decimal"/>
      <w:lvlText w:val="%1.%2)"/>
      <w:lvlJc w:val="left"/>
      <w:pPr>
        <w:ind w:left="2934" w:hanging="720"/>
      </w:pPr>
      <w:rPr>
        <w:rFonts w:hint="default"/>
        <w:b/>
        <w:i/>
      </w:rPr>
    </w:lvl>
    <w:lvl w:ilvl="2">
      <w:start w:val="1"/>
      <w:numFmt w:val="decimal"/>
      <w:lvlText w:val="%1.%2)%3."/>
      <w:lvlJc w:val="left"/>
      <w:pPr>
        <w:ind w:left="5148" w:hanging="720"/>
      </w:pPr>
      <w:rPr>
        <w:rFonts w:hint="default"/>
        <w:b/>
      </w:rPr>
    </w:lvl>
    <w:lvl w:ilvl="3">
      <w:start w:val="1"/>
      <w:numFmt w:val="decimal"/>
      <w:lvlText w:val="%1.%2)%3.%4."/>
      <w:lvlJc w:val="left"/>
      <w:pPr>
        <w:ind w:left="7722" w:hanging="1080"/>
      </w:pPr>
      <w:rPr>
        <w:rFonts w:hint="default"/>
        <w:b/>
      </w:rPr>
    </w:lvl>
    <w:lvl w:ilvl="4">
      <w:start w:val="1"/>
      <w:numFmt w:val="decimal"/>
      <w:lvlText w:val="%1.%2)%3.%4.%5."/>
      <w:lvlJc w:val="left"/>
      <w:pPr>
        <w:ind w:left="9936" w:hanging="1080"/>
      </w:pPr>
      <w:rPr>
        <w:rFonts w:hint="default"/>
        <w:b/>
      </w:rPr>
    </w:lvl>
    <w:lvl w:ilvl="5">
      <w:start w:val="1"/>
      <w:numFmt w:val="decimal"/>
      <w:lvlText w:val="%1.%2)%3.%4.%5.%6."/>
      <w:lvlJc w:val="left"/>
      <w:pPr>
        <w:ind w:left="12510" w:hanging="1440"/>
      </w:pPr>
      <w:rPr>
        <w:rFonts w:hint="default"/>
        <w:b/>
      </w:rPr>
    </w:lvl>
    <w:lvl w:ilvl="6">
      <w:start w:val="1"/>
      <w:numFmt w:val="decimal"/>
      <w:lvlText w:val="%1.%2)%3.%4.%5.%6.%7."/>
      <w:lvlJc w:val="left"/>
      <w:pPr>
        <w:ind w:left="14724" w:hanging="1440"/>
      </w:pPr>
      <w:rPr>
        <w:rFonts w:hint="default"/>
        <w:b/>
      </w:rPr>
    </w:lvl>
    <w:lvl w:ilvl="7">
      <w:start w:val="1"/>
      <w:numFmt w:val="decimal"/>
      <w:lvlText w:val="%1.%2)%3.%4.%5.%6.%7.%8."/>
      <w:lvlJc w:val="left"/>
      <w:pPr>
        <w:ind w:left="17298" w:hanging="1800"/>
      </w:pPr>
      <w:rPr>
        <w:rFonts w:hint="default"/>
        <w:b/>
      </w:rPr>
    </w:lvl>
    <w:lvl w:ilvl="8">
      <w:start w:val="1"/>
      <w:numFmt w:val="decimal"/>
      <w:lvlText w:val="%1.%2)%3.%4.%5.%6.%7.%8.%9."/>
      <w:lvlJc w:val="left"/>
      <w:pPr>
        <w:ind w:left="19872" w:hanging="2160"/>
      </w:pPr>
      <w:rPr>
        <w:rFonts w:hint="default"/>
        <w:b/>
      </w:rPr>
    </w:lvl>
  </w:abstractNum>
  <w:abstractNum w:abstractNumId="2" w15:restartNumberingAfterBreak="0">
    <w:nsid w:val="236A44BF"/>
    <w:multiLevelType w:val="multilevel"/>
    <w:tmpl w:val="285EFBC0"/>
    <w:lvl w:ilvl="0">
      <w:start w:val="5"/>
      <w:numFmt w:val="decimal"/>
      <w:lvlText w:val="%1."/>
      <w:lvlJc w:val="left"/>
      <w:pPr>
        <w:ind w:left="405" w:hanging="405"/>
      </w:pPr>
      <w:rPr>
        <w:rFonts w:hint="default"/>
        <w:b/>
      </w:rPr>
    </w:lvl>
    <w:lvl w:ilvl="1">
      <w:start w:val="1"/>
      <w:numFmt w:val="decimal"/>
      <w:lvlText w:val="%1.%2)"/>
      <w:lvlJc w:val="left"/>
      <w:pPr>
        <w:ind w:left="2934" w:hanging="720"/>
      </w:pPr>
      <w:rPr>
        <w:rFonts w:hint="default"/>
        <w:b/>
      </w:rPr>
    </w:lvl>
    <w:lvl w:ilvl="2">
      <w:start w:val="1"/>
      <w:numFmt w:val="decimal"/>
      <w:lvlText w:val="%1.%2)%3."/>
      <w:lvlJc w:val="left"/>
      <w:pPr>
        <w:ind w:left="5148" w:hanging="720"/>
      </w:pPr>
      <w:rPr>
        <w:rFonts w:hint="default"/>
        <w:b/>
      </w:rPr>
    </w:lvl>
    <w:lvl w:ilvl="3">
      <w:start w:val="1"/>
      <w:numFmt w:val="decimal"/>
      <w:lvlText w:val="%1.%2)%3.%4."/>
      <w:lvlJc w:val="left"/>
      <w:pPr>
        <w:ind w:left="7722" w:hanging="1080"/>
      </w:pPr>
      <w:rPr>
        <w:rFonts w:hint="default"/>
        <w:b/>
      </w:rPr>
    </w:lvl>
    <w:lvl w:ilvl="4">
      <w:start w:val="1"/>
      <w:numFmt w:val="decimal"/>
      <w:lvlText w:val="%1.%2)%3.%4.%5."/>
      <w:lvlJc w:val="left"/>
      <w:pPr>
        <w:ind w:left="9936" w:hanging="1080"/>
      </w:pPr>
      <w:rPr>
        <w:rFonts w:hint="default"/>
        <w:b/>
      </w:rPr>
    </w:lvl>
    <w:lvl w:ilvl="5">
      <w:start w:val="1"/>
      <w:numFmt w:val="decimal"/>
      <w:lvlText w:val="%1.%2)%3.%4.%5.%6."/>
      <w:lvlJc w:val="left"/>
      <w:pPr>
        <w:ind w:left="12510" w:hanging="1440"/>
      </w:pPr>
      <w:rPr>
        <w:rFonts w:hint="default"/>
        <w:b/>
      </w:rPr>
    </w:lvl>
    <w:lvl w:ilvl="6">
      <w:start w:val="1"/>
      <w:numFmt w:val="decimal"/>
      <w:lvlText w:val="%1.%2)%3.%4.%5.%6.%7."/>
      <w:lvlJc w:val="left"/>
      <w:pPr>
        <w:ind w:left="14724" w:hanging="1440"/>
      </w:pPr>
      <w:rPr>
        <w:rFonts w:hint="default"/>
        <w:b/>
      </w:rPr>
    </w:lvl>
    <w:lvl w:ilvl="7">
      <w:start w:val="1"/>
      <w:numFmt w:val="decimal"/>
      <w:lvlText w:val="%1.%2)%3.%4.%5.%6.%7.%8."/>
      <w:lvlJc w:val="left"/>
      <w:pPr>
        <w:ind w:left="17298" w:hanging="1800"/>
      </w:pPr>
      <w:rPr>
        <w:rFonts w:hint="default"/>
        <w:b/>
      </w:rPr>
    </w:lvl>
    <w:lvl w:ilvl="8">
      <w:start w:val="1"/>
      <w:numFmt w:val="decimal"/>
      <w:lvlText w:val="%1.%2)%3.%4.%5.%6.%7.%8.%9."/>
      <w:lvlJc w:val="left"/>
      <w:pPr>
        <w:ind w:left="19872" w:hanging="2160"/>
      </w:pPr>
      <w:rPr>
        <w:rFonts w:hint="default"/>
        <w:b/>
      </w:rPr>
    </w:lvl>
  </w:abstractNum>
  <w:abstractNum w:abstractNumId="3" w15:restartNumberingAfterBreak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34896"/>
    <w:rsid w:val="00034C38"/>
    <w:rsid w:val="00075716"/>
    <w:rsid w:val="000A2C5D"/>
    <w:rsid w:val="000B1922"/>
    <w:rsid w:val="000F1238"/>
    <w:rsid w:val="00120C3C"/>
    <w:rsid w:val="00134F33"/>
    <w:rsid w:val="00141A98"/>
    <w:rsid w:val="00147728"/>
    <w:rsid w:val="001916BD"/>
    <w:rsid w:val="00194F42"/>
    <w:rsid w:val="001A10EB"/>
    <w:rsid w:val="001A7569"/>
    <w:rsid w:val="001D4467"/>
    <w:rsid w:val="001D506B"/>
    <w:rsid w:val="001E6EC5"/>
    <w:rsid w:val="001F65DB"/>
    <w:rsid w:val="00212F95"/>
    <w:rsid w:val="00233C9C"/>
    <w:rsid w:val="00243078"/>
    <w:rsid w:val="0029312C"/>
    <w:rsid w:val="002A00FD"/>
    <w:rsid w:val="002C28D4"/>
    <w:rsid w:val="002E00B0"/>
    <w:rsid w:val="003276F2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30221"/>
    <w:rsid w:val="00557DC1"/>
    <w:rsid w:val="00575DFC"/>
    <w:rsid w:val="005A42B1"/>
    <w:rsid w:val="005E0A0C"/>
    <w:rsid w:val="006076E7"/>
    <w:rsid w:val="00646C59"/>
    <w:rsid w:val="0065333A"/>
    <w:rsid w:val="006838F9"/>
    <w:rsid w:val="00686774"/>
    <w:rsid w:val="00693AAC"/>
    <w:rsid w:val="006A27E6"/>
    <w:rsid w:val="006A48A6"/>
    <w:rsid w:val="006A748A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2777"/>
    <w:rsid w:val="008034F9"/>
    <w:rsid w:val="00810E06"/>
    <w:rsid w:val="00827FE2"/>
    <w:rsid w:val="008401C8"/>
    <w:rsid w:val="00842C58"/>
    <w:rsid w:val="008566E8"/>
    <w:rsid w:val="008625EB"/>
    <w:rsid w:val="008676ED"/>
    <w:rsid w:val="00871146"/>
    <w:rsid w:val="008759D3"/>
    <w:rsid w:val="008833F1"/>
    <w:rsid w:val="008A2C94"/>
    <w:rsid w:val="008D0648"/>
    <w:rsid w:val="008E1B91"/>
    <w:rsid w:val="008E2C83"/>
    <w:rsid w:val="00920460"/>
    <w:rsid w:val="00945E91"/>
    <w:rsid w:val="00955AF1"/>
    <w:rsid w:val="00973682"/>
    <w:rsid w:val="009752B1"/>
    <w:rsid w:val="00983458"/>
    <w:rsid w:val="009E058F"/>
    <w:rsid w:val="00A11433"/>
    <w:rsid w:val="00A120C8"/>
    <w:rsid w:val="00A466A1"/>
    <w:rsid w:val="00A55CEA"/>
    <w:rsid w:val="00A61B82"/>
    <w:rsid w:val="00A63C5D"/>
    <w:rsid w:val="00A72702"/>
    <w:rsid w:val="00A74E2E"/>
    <w:rsid w:val="00AF1985"/>
    <w:rsid w:val="00B15D59"/>
    <w:rsid w:val="00B20B1B"/>
    <w:rsid w:val="00B439CA"/>
    <w:rsid w:val="00B73B19"/>
    <w:rsid w:val="00BA24EF"/>
    <w:rsid w:val="00C126F0"/>
    <w:rsid w:val="00C86388"/>
    <w:rsid w:val="00C9033A"/>
    <w:rsid w:val="00CA3B62"/>
    <w:rsid w:val="00CE291A"/>
    <w:rsid w:val="00D03F15"/>
    <w:rsid w:val="00D068DB"/>
    <w:rsid w:val="00D1660E"/>
    <w:rsid w:val="00D548AF"/>
    <w:rsid w:val="00D60939"/>
    <w:rsid w:val="00D623D6"/>
    <w:rsid w:val="00D648A3"/>
    <w:rsid w:val="00DC56C5"/>
    <w:rsid w:val="00DD285C"/>
    <w:rsid w:val="00E11CCA"/>
    <w:rsid w:val="00E4284A"/>
    <w:rsid w:val="00E56ADD"/>
    <w:rsid w:val="00E86549"/>
    <w:rsid w:val="00EA7F22"/>
    <w:rsid w:val="00EE441E"/>
    <w:rsid w:val="00F012A3"/>
    <w:rsid w:val="00F82FE6"/>
    <w:rsid w:val="00F85CF2"/>
    <w:rsid w:val="00F92795"/>
    <w:rsid w:val="00FA18E0"/>
    <w:rsid w:val="00FB5C58"/>
    <w:rsid w:val="00FB7A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45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C2DB5CE-DB6C-4970-8B80-BE64E77BD4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6</Pages>
  <Words>1986</Words>
  <Characters>10725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126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gabriel dadalto</cp:lastModifiedBy>
  <cp:revision>6</cp:revision>
  <dcterms:created xsi:type="dcterms:W3CDTF">2017-09-01T03:21:00Z</dcterms:created>
  <dcterms:modified xsi:type="dcterms:W3CDTF">2017-11-30T1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